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69726A"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w:t>
      </w:r>
      <w:proofErr w:type="spellStart"/>
      <w:r w:rsidR="006A0F5B" w:rsidRPr="006A0F5B">
        <w:rPr>
          <w:rFonts w:ascii="Times New Roman" w:hAnsi="Times New Roman" w:cs="Times New Roman"/>
          <w:sz w:val="24"/>
        </w:rPr>
        <w:t>Noss</w:t>
      </w:r>
      <w:proofErr w:type="spellEnd"/>
      <w:r w:rsidR="006A0F5B" w:rsidRPr="006A0F5B">
        <w:rPr>
          <w:rFonts w:ascii="Times New Roman" w:hAnsi="Times New Roman" w:cs="Times New Roman"/>
          <w:sz w:val="24"/>
        </w:rPr>
        <w:t xml:space="preserve">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w:t>
      </w:r>
      <w:proofErr w:type="spellStart"/>
      <w:r w:rsidR="00753073" w:rsidRPr="00753073">
        <w:rPr>
          <w:rFonts w:ascii="Times New Roman" w:hAnsi="Times New Roman" w:cs="Times New Roman"/>
          <w:sz w:val="24"/>
        </w:rPr>
        <w:t>Nuzzo</w:t>
      </w:r>
      <w:proofErr w:type="spellEnd"/>
      <w:r w:rsidR="00753073" w:rsidRPr="00753073">
        <w:rPr>
          <w:rFonts w:ascii="Times New Roman" w:hAnsi="Times New Roman" w:cs="Times New Roman"/>
          <w:sz w:val="24"/>
        </w:rPr>
        <w:t xml:space="preserve">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w:t>
      </w:r>
      <w:proofErr w:type="spellStart"/>
      <w:r w:rsidR="00753073" w:rsidRPr="00753073">
        <w:rPr>
          <w:rFonts w:ascii="Times New Roman" w:hAnsi="Times New Roman" w:cs="Times New Roman"/>
          <w:sz w:val="24"/>
        </w:rPr>
        <w:t>Nuzzo</w:t>
      </w:r>
      <w:proofErr w:type="spellEnd"/>
      <w:r w:rsidR="00753073" w:rsidRPr="00753073">
        <w:rPr>
          <w:rFonts w:ascii="Times New Roman" w:hAnsi="Times New Roman" w:cs="Times New Roman"/>
          <w:sz w:val="24"/>
        </w:rPr>
        <w:t xml:space="preserve">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w:t>
      </w:r>
      <w:proofErr w:type="spellStart"/>
      <w:r w:rsidR="004E315D" w:rsidRPr="004E315D">
        <w:rPr>
          <w:rFonts w:ascii="Times New Roman" w:hAnsi="Times New Roman" w:cs="Times New Roman"/>
          <w:sz w:val="24"/>
        </w:rPr>
        <w:t>Langendoen</w:t>
      </w:r>
      <w:proofErr w:type="spellEnd"/>
      <w:r w:rsidR="004E315D" w:rsidRPr="004E315D">
        <w:rPr>
          <w:rFonts w:ascii="Times New Roman" w:hAnsi="Times New Roman" w:cs="Times New Roman"/>
          <w:sz w:val="24"/>
        </w:rPr>
        <w:t xml:space="preserve">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avanna once stretched from the Upper Midwest south to eastern Texas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w:t>
      </w:r>
      <w:proofErr w:type="spellStart"/>
      <w:r w:rsidR="004E315D" w:rsidRPr="004E315D">
        <w:rPr>
          <w:rFonts w:ascii="Times New Roman" w:hAnsi="Times New Roman" w:cs="Times New Roman"/>
          <w:sz w:val="24"/>
        </w:rPr>
        <w:t>Nuzzo</w:t>
      </w:r>
      <w:proofErr w:type="spellEnd"/>
      <w:r w:rsidR="004E315D" w:rsidRPr="004E315D">
        <w:rPr>
          <w:rFonts w:ascii="Times New Roman" w:hAnsi="Times New Roman" w:cs="Times New Roman"/>
          <w:sz w:val="24"/>
        </w:rPr>
        <w:t xml:space="preserve">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bookmarkStart w:id="0" w:name="_GoBack"/>
      <w:bookmarkEnd w:id="0"/>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w:t>
      </w:r>
      <w:r w:rsidRPr="00C966A8">
        <w:rPr>
          <w:rFonts w:ascii="Times New Roman" w:hAnsi="Times New Roman" w:cs="Times New Roman"/>
          <w:sz w:val="24"/>
          <w:szCs w:val="24"/>
        </w:rPr>
        <w:lastRenderedPageBreak/>
        <w:t xml:space="preserve">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7A2CF9" w:rsidRPr="00C966A8">
        <w:rPr>
          <w:rFonts w:ascii="Times New Roman" w:hAnsi="Times New Roman" w:cs="Times New Roman"/>
          <w:sz w:val="24"/>
          <w:szCs w:val="24"/>
        </w:rPr>
        <w:t xml:space="preserve">Though mostly flat, the </w:t>
      </w:r>
      <w:r w:rsidR="00E1310F">
        <w:rPr>
          <w:rFonts w:ascii="Times New Roman" w:hAnsi="Times New Roman" w:cs="Times New Roman"/>
          <w:sz w:val="24"/>
          <w:szCs w:val="24"/>
        </w:rPr>
        <w:t xml:space="preserve">Anoka Sand Plain </w:t>
      </w:r>
      <w:r w:rsidR="007A2CF9" w:rsidRPr="00C966A8">
        <w:rPr>
          <w:rFonts w:ascii="Times New Roman" w:hAnsi="Times New Roman" w:cs="Times New Roman"/>
          <w:sz w:val="24"/>
          <w:szCs w:val="24"/>
        </w:rPr>
        <w:t>also harbors</w:t>
      </w:r>
      <w:r w:rsidR="00A70E48" w:rsidRPr="00C966A8">
        <w:rPr>
          <w:rFonts w:ascii="Times New Roman" w:hAnsi="Times New Roman" w:cs="Times New Roman"/>
          <w:sz w:val="24"/>
          <w:szCs w:val="24"/>
        </w:rPr>
        <w:t xml:space="preserve"> sand dunes formed during periods of extreme drought in the mid-Holocene, between 8000-4000 years before present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A70E48" w:rsidRPr="00C966A8">
        <w:rPr>
          <w:rFonts w:ascii="Times New Roman" w:hAnsi="Times New Roman" w:cs="Times New Roman"/>
          <w:sz w:val="24"/>
          <w:szCs w:val="24"/>
        </w:rPr>
        <w:t xml:space="preserve">Keen 1985).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ownership. </w:t>
      </w:r>
      <w:r w:rsidR="00E5104C" w:rsidRPr="00C966A8">
        <w:rPr>
          <w:rFonts w:ascii="Times New Roman" w:hAnsi="Times New Roman" w:cs="Times New Roman"/>
          <w:sz w:val="24"/>
          <w:szCs w:val="24"/>
        </w:rPr>
        <w:t xml:space="preserve">The amount of native habitat in this area is rapidly </w:t>
      </w:r>
      <w:r w:rsidRPr="00C966A8">
        <w:rPr>
          <w:rFonts w:ascii="Times New Roman" w:hAnsi="Times New Roman" w:cs="Times New Roman"/>
          <w:sz w:val="24"/>
          <w:szCs w:val="24"/>
        </w:rPr>
        <w:t>declining,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w:t>
      </w:r>
      <w:r w:rsidR="003F7A8A">
        <w:rPr>
          <w:rFonts w:ascii="Times New Roman" w:hAnsi="Times New Roman" w:cs="Times New Roman"/>
          <w:sz w:val="24"/>
          <w:szCs w:val="24"/>
        </w:rPr>
        <w:lastRenderedPageBreak/>
        <w:t>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8D05FA"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C966A8">
        <w:rPr>
          <w:rFonts w:ascii="Times New Roman" w:hAnsi="Times New Roman" w:cs="Times New Roman"/>
          <w:sz w:val="24"/>
          <w:szCs w:val="24"/>
        </w:rPr>
        <w:t xml:space="preserve">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w:t>
      </w:r>
      <w:r w:rsidR="00697B24" w:rsidRPr="008D05FA">
        <w:rPr>
          <w:rFonts w:ascii="Times New Roman" w:hAnsi="Times New Roman" w:cs="Times New Roman"/>
          <w:sz w:val="24"/>
          <w:szCs w:val="24"/>
        </w:rPr>
        <w:t>permanently manage for rare plant and animal species and the unique habitats on which they depend (</w:t>
      </w:r>
      <w:r w:rsidR="00422190" w:rsidRPr="008D05FA">
        <w:rPr>
          <w:rFonts w:ascii="Times New Roman" w:hAnsi="Times New Roman" w:cs="Times New Roman"/>
          <w:sz w:val="24"/>
          <w:szCs w:val="24"/>
        </w:rPr>
        <w:t>XX</w:t>
      </w:r>
      <w:r w:rsidR="00697B24" w:rsidRPr="008D05FA">
        <w:rPr>
          <w:rFonts w:ascii="Times New Roman" w:hAnsi="Times New Roman" w:cs="Times New Roman"/>
          <w:sz w:val="24"/>
          <w:szCs w:val="24"/>
        </w:rPr>
        <w:t xml:space="preserve">2013 OP) </w:t>
      </w:r>
      <w:r w:rsidR="00152F05" w:rsidRPr="008D05FA">
        <w:rPr>
          <w:rFonts w:ascii="Times New Roman" w:hAnsi="Times New Roman" w:cs="Times New Roman"/>
          <w:bCs/>
          <w:sz w:val="24"/>
          <w:szCs w:val="24"/>
        </w:rPr>
        <w:t>This</w:t>
      </w:r>
      <w:r w:rsidR="00A859CC" w:rsidRPr="008D05FA">
        <w:rPr>
          <w:rFonts w:ascii="Times New Roman" w:hAnsi="Times New Roman" w:cs="Times New Roman"/>
          <w:bCs/>
          <w:sz w:val="24"/>
          <w:szCs w:val="24"/>
        </w:rPr>
        <w:t xml:space="preserve"> project was </w:t>
      </w:r>
      <w:r w:rsidR="00E02343" w:rsidRPr="008D05FA">
        <w:rPr>
          <w:rFonts w:ascii="Times New Roman" w:hAnsi="Times New Roman" w:cs="Times New Roman"/>
          <w:bCs/>
          <w:sz w:val="24"/>
          <w:szCs w:val="24"/>
        </w:rPr>
        <w:t>intended</w:t>
      </w:r>
      <w:r w:rsidR="00A859CC" w:rsidRPr="008D05FA">
        <w:rPr>
          <w:rFonts w:ascii="Times New Roman" w:hAnsi="Times New Roman" w:cs="Times New Roman"/>
          <w:bCs/>
          <w:sz w:val="24"/>
          <w:szCs w:val="24"/>
        </w:rPr>
        <w:t xml:space="preserve"> to function in conjunction with th</w:t>
      </w:r>
      <w:r w:rsidR="00E1310F">
        <w:rPr>
          <w:rFonts w:ascii="Times New Roman" w:hAnsi="Times New Roman" w:cs="Times New Roman"/>
          <w:bCs/>
          <w:sz w:val="24"/>
          <w:szCs w:val="24"/>
        </w:rPr>
        <w:t>e 2013 operational plan for Sand Dunes</w:t>
      </w:r>
      <w:r w:rsidR="00152F05" w:rsidRPr="008D05FA">
        <w:rPr>
          <w:rFonts w:ascii="Times New Roman" w:hAnsi="Times New Roman" w:cs="Times New Roman"/>
          <w:bCs/>
          <w:sz w:val="24"/>
          <w:szCs w:val="24"/>
        </w:rPr>
        <w:t xml:space="preserve">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152F05" w:rsidRPr="008D05FA">
        <w:rPr>
          <w:rFonts w:ascii="Times New Roman" w:hAnsi="Times New Roman" w:cs="Times New Roman"/>
          <w:bCs/>
          <w:sz w:val="24"/>
          <w:szCs w:val="24"/>
        </w:rPr>
        <w:t>appendix x)</w:t>
      </w:r>
      <w:r w:rsidR="00A859CC" w:rsidRPr="008D05FA">
        <w:rPr>
          <w:rFonts w:ascii="Times New Roman" w:hAnsi="Times New Roman" w:cs="Times New Roman"/>
          <w:bCs/>
          <w:sz w:val="24"/>
          <w:szCs w:val="24"/>
        </w:rPr>
        <w:t xml:space="preserve"> </w:t>
      </w:r>
      <w:r w:rsidR="00152F05" w:rsidRPr="008D05FA">
        <w:rPr>
          <w:rFonts w:ascii="Times New Roman" w:hAnsi="Times New Roman" w:cs="Times New Roman"/>
          <w:bCs/>
          <w:sz w:val="24"/>
          <w:szCs w:val="24"/>
        </w:rPr>
        <w:t xml:space="preserve">and to </w:t>
      </w:r>
      <w:r w:rsidR="00A859CC" w:rsidRPr="008D05FA">
        <w:rPr>
          <w:rFonts w:ascii="Times New Roman" w:hAnsi="Times New Roman" w:cs="Times New Roman"/>
          <w:bCs/>
          <w:sz w:val="24"/>
          <w:szCs w:val="24"/>
        </w:rPr>
        <w:t>inform a process of ongoing management des</w:t>
      </w:r>
      <w:r w:rsidR="00E1310F">
        <w:rPr>
          <w:rFonts w:ascii="Times New Roman" w:hAnsi="Times New Roman" w:cs="Times New Roman"/>
          <w:bCs/>
          <w:sz w:val="24"/>
          <w:szCs w:val="24"/>
        </w:rPr>
        <w:t>igned to protect and restore Anoka Sand Plain</w:t>
      </w:r>
      <w:r w:rsidR="00A859CC" w:rsidRPr="008D05FA">
        <w:rPr>
          <w:rFonts w:ascii="Times New Roman" w:hAnsi="Times New Roman" w:cs="Times New Roman"/>
          <w:bCs/>
          <w:sz w:val="24"/>
          <w:szCs w:val="24"/>
        </w:rPr>
        <w:t xml:space="preserve"> habitats for rare native species, s</w:t>
      </w:r>
      <w:r>
        <w:rPr>
          <w:rFonts w:ascii="Times New Roman" w:hAnsi="Times New Roman" w:cs="Times New Roman"/>
          <w:bCs/>
          <w:sz w:val="24"/>
          <w:szCs w:val="24"/>
        </w:rPr>
        <w:t>pecifically MN Species in Greatest Conservation Need</w:t>
      </w:r>
      <w:r w:rsidR="00A859CC" w:rsidRPr="008D05FA">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8D05FA">
        <w:rPr>
          <w:rFonts w:ascii="Times New Roman" w:hAnsi="Times New Roman" w:cs="Times New Roman"/>
          <w:bCs/>
          <w:sz w:val="24"/>
          <w:szCs w:val="24"/>
        </w:rPr>
        <w:t>When</w:t>
      </w:r>
      <w:r w:rsidR="00A859CC" w:rsidRPr="008D05FA">
        <w:rPr>
          <w:rFonts w:ascii="Times New Roman" w:hAnsi="Times New Roman" w:cs="Times New Roman"/>
          <w:bCs/>
          <w:sz w:val="24"/>
          <w:szCs w:val="24"/>
        </w:rPr>
        <w:t xml:space="preserve"> the operational plan</w:t>
      </w:r>
      <w:r w:rsidRPr="008D05FA">
        <w:rPr>
          <w:rFonts w:ascii="Times New Roman" w:hAnsi="Times New Roman" w:cs="Times New Roman"/>
          <w:bCs/>
          <w:sz w:val="24"/>
          <w:szCs w:val="24"/>
        </w:rPr>
        <w:t xml:space="preserve"> was written</w:t>
      </w:r>
      <w:r w:rsidR="00A859CC" w:rsidRPr="008D05FA">
        <w:rPr>
          <w:rFonts w:ascii="Times New Roman" w:hAnsi="Times New Roman" w:cs="Times New Roman"/>
          <w:bCs/>
          <w:sz w:val="24"/>
          <w:szCs w:val="24"/>
        </w:rPr>
        <w:t>, very little was known about the specific requirements of habitat sp</w:t>
      </w:r>
      <w:r w:rsidR="00697B24" w:rsidRPr="008D05FA">
        <w:rPr>
          <w:rFonts w:ascii="Times New Roman" w:hAnsi="Times New Roman" w:cs="Times New Roman"/>
          <w:bCs/>
          <w:sz w:val="24"/>
          <w:szCs w:val="24"/>
        </w:rPr>
        <w:t>ecialist f</w:t>
      </w:r>
      <w:r w:rsidR="00E1310F">
        <w:rPr>
          <w:rFonts w:ascii="Times New Roman" w:hAnsi="Times New Roman" w:cs="Times New Roman"/>
          <w:bCs/>
          <w:sz w:val="24"/>
          <w:szCs w:val="24"/>
        </w:rPr>
        <w:t>auna within the Anoka Sand Plain</w:t>
      </w:r>
      <w:r w:rsidRPr="008D05FA">
        <w:rPr>
          <w:rFonts w:ascii="Times New Roman" w:hAnsi="Times New Roman" w:cs="Times New Roman"/>
          <w:bCs/>
          <w:sz w:val="24"/>
          <w:szCs w:val="24"/>
        </w:rPr>
        <w:t>.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 xml:space="preserve">habitat specialists likely to provide sufficient sample sizes to </w:t>
      </w:r>
      <w:r w:rsidR="00A859CC" w:rsidRPr="00C966A8">
        <w:rPr>
          <w:rFonts w:ascii="Times New Roman" w:hAnsi="Times New Roman" w:cs="Times New Roman"/>
          <w:bCs/>
          <w:sz w:val="24"/>
          <w:szCs w:val="24"/>
        </w:rPr>
        <w:lastRenderedPageBreak/>
        <w:t>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xml:space="preserve">, although no studies have </w:t>
      </w:r>
      <w:r w:rsidR="00204E91" w:rsidRPr="00C966A8">
        <w:rPr>
          <w:rFonts w:ascii="Times New Roman" w:hAnsi="Times New Roman" w:cs="Times New Roman"/>
          <w:bCs/>
          <w:sz w:val="24"/>
          <w:szCs w:val="24"/>
        </w:rPr>
        <w:lastRenderedPageBreak/>
        <w:t>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lastRenderedPageBreak/>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 xml:space="preserve">burrows after a period of active foraging. They r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w:t>
      </w:r>
      <w:r w:rsidR="00026EF5" w:rsidRPr="00C966A8">
        <w:rPr>
          <w:rFonts w:ascii="Times New Roman" w:hAnsi="Times New Roman" w:cs="Times New Roman"/>
          <w:bCs/>
          <w:sz w:val="24"/>
          <w:szCs w:val="24"/>
        </w:rPr>
        <w:lastRenderedPageBreak/>
        <w:t xml:space="preserve">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mixed oak savanna, oak </w:t>
      </w:r>
      <w:r w:rsidRPr="00C966A8">
        <w:rPr>
          <w:rFonts w:ascii="Times New Roman" w:hAnsi="Times New Roman" w:cs="Times New Roman"/>
          <w:sz w:val="24"/>
          <w:szCs w:val="24"/>
        </w:rPr>
        <w:lastRenderedPageBreak/>
        <w:t>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w:t>
      </w:r>
      <w:r>
        <w:rPr>
          <w:rFonts w:ascii="Times New Roman" w:hAnsi="Times New Roman" w:cs="Times New Roman"/>
          <w:bCs/>
          <w:sz w:val="24"/>
          <w:szCs w:val="24"/>
        </w:rPr>
        <w:lastRenderedPageBreak/>
        <w:t xml:space="preserve">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w:t>
      </w:r>
      <w:r w:rsidR="00595ED1" w:rsidRPr="00C966A8">
        <w:rPr>
          <w:rFonts w:ascii="Times New Roman" w:hAnsi="Times New Roman" w:cs="Times New Roman"/>
          <w:sz w:val="24"/>
          <w:szCs w:val="24"/>
        </w:rPr>
        <w:lastRenderedPageBreak/>
        <w:t>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We surveyed habitat characteristics within each plot 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D71E12">
        <w:rPr>
          <w:rFonts w:ascii="Times New Roman" w:hAnsi="Times New Roman" w:cs="Times New Roman"/>
          <w:sz w:val="24"/>
          <w:szCs w:val="24"/>
        </w:rPr>
        <w:t xml:space="preserve">at three to fi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 xml:space="preserve">subplots each plot. One subplot was located in the center of each plot, with four more located half way to each of the four plot corners. S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05367D"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Habitat covariates were measured at </w:t>
      </w:r>
      <w:r w:rsidR="004F60AF">
        <w:rPr>
          <w:rFonts w:ascii="Times New Roman" w:hAnsi="Times New Roman" w:cs="Times New Roman"/>
          <w:sz w:val="24"/>
          <w:szCs w:val="24"/>
        </w:rPr>
        <w:t>different</w:t>
      </w:r>
      <w:r w:rsidRPr="00C966A8">
        <w:rPr>
          <w:rFonts w:ascii="Times New Roman" w:hAnsi="Times New Roman" w:cs="Times New Roman"/>
          <w:sz w:val="24"/>
          <w:szCs w:val="24"/>
        </w:rPr>
        <w:t xml:space="preserve"> scales. </w:t>
      </w:r>
      <w:r w:rsidR="0026225F"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included: </w:t>
      </w:r>
      <w:r w:rsidR="004D7A78"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4D7A78" w:rsidRPr="00C966A8">
        <w:rPr>
          <w:rFonts w:ascii="Times New Roman" w:hAnsi="Times New Roman" w:cs="Times New Roman"/>
          <w:sz w:val="24"/>
          <w:szCs w:val="24"/>
        </w:rPr>
        <w:t xml:space="preserve"> and the number of </w:t>
      </w:r>
      <w:r w:rsidR="00032327" w:rsidRPr="00C966A8">
        <w:rPr>
          <w:rFonts w:ascii="Times New Roman" w:hAnsi="Times New Roman" w:cs="Times New Roman"/>
          <w:sz w:val="24"/>
          <w:szCs w:val="24"/>
        </w:rPr>
        <w:t>blazing star</w:t>
      </w:r>
      <w:r w:rsidR="004D7A78" w:rsidRPr="00C966A8">
        <w:rPr>
          <w:rFonts w:ascii="Times New Roman" w:hAnsi="Times New Roman" w:cs="Times New Roman"/>
          <w:sz w:val="24"/>
          <w:szCs w:val="24"/>
        </w:rPr>
        <w:t xml:space="preserve"> stems. </w:t>
      </w:r>
      <w:r w:rsidR="00D247E0">
        <w:rPr>
          <w:rFonts w:ascii="Times New Roman" w:hAnsi="Times New Roman" w:cs="Times New Roman"/>
          <w:sz w:val="24"/>
          <w:szCs w:val="24"/>
        </w:rPr>
        <w:t>L</w:t>
      </w:r>
      <w:r w:rsidRPr="00C966A8">
        <w:rPr>
          <w:rFonts w:ascii="Times New Roman" w:hAnsi="Times New Roman" w:cs="Times New Roman"/>
          <w:sz w:val="24"/>
          <w:szCs w:val="24"/>
        </w:rPr>
        <w:t>itter depth was defined as the depth from the top of the leaf litter to the</w:t>
      </w:r>
      <w:r w:rsidR="00D247E0">
        <w:rPr>
          <w:rFonts w:ascii="Times New Roman" w:hAnsi="Times New Roman" w:cs="Times New Roman"/>
          <w:sz w:val="24"/>
          <w:szCs w:val="24"/>
        </w:rPr>
        <w:t xml:space="preserve"> beginning of the mineral soil. </w:t>
      </w:r>
    </w:p>
    <w:p w:rsidR="0005367D" w:rsidRPr="00C966A8"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w:t>
      </w:r>
      <w:r w:rsidR="004341AB">
        <w:rPr>
          <w:rFonts w:ascii="Times New Roman" w:hAnsi="Times New Roman" w:cs="Times New Roman"/>
          <w:sz w:val="24"/>
          <w:szCs w:val="24"/>
        </w:rPr>
        <w:t xml:space="preserve"> classified overstory habitat by</w:t>
      </w:r>
      <w:r>
        <w:rPr>
          <w:rFonts w:ascii="Times New Roman" w:hAnsi="Times New Roman" w:cs="Times New Roman"/>
          <w:sz w:val="24"/>
          <w:szCs w:val="24"/>
        </w:rPr>
        <w:t xml:space="preserve"> canopy cover and number of open-grown oaks. </w:t>
      </w:r>
      <w:r w:rsidR="0005367D" w:rsidRPr="00C966A8">
        <w:rPr>
          <w:rFonts w:ascii="Times New Roman" w:hAnsi="Times New Roman" w:cs="Times New Roman"/>
          <w:sz w:val="24"/>
          <w:szCs w:val="24"/>
        </w:rPr>
        <w:t xml:space="preserve">We evaluated canopy cover based on the effective area visible from each </w:t>
      </w:r>
      <w:r>
        <w:rPr>
          <w:rFonts w:ascii="Times New Roman" w:hAnsi="Times New Roman" w:cs="Times New Roman"/>
          <w:sz w:val="24"/>
          <w:szCs w:val="24"/>
        </w:rPr>
        <w:t xml:space="preserve">subplot center with a </w:t>
      </w:r>
      <w:r w:rsidR="0062247A">
        <w:rPr>
          <w:rFonts w:ascii="Times New Roman" w:hAnsi="Times New Roman" w:cs="Times New Roman"/>
          <w:sz w:val="24"/>
          <w:szCs w:val="24"/>
        </w:rPr>
        <w:t>densitometer,</w:t>
      </w:r>
      <w:r w:rsidR="0005367D" w:rsidRPr="00C966A8">
        <w:rPr>
          <w:rFonts w:ascii="Times New Roman" w:hAnsi="Times New Roman" w:cs="Times New Roman"/>
          <w:sz w:val="24"/>
          <w:szCs w:val="24"/>
        </w:rPr>
        <w:t xml:space="preserve"> </w:t>
      </w:r>
      <w:r>
        <w:rPr>
          <w:rFonts w:ascii="Times New Roman" w:hAnsi="Times New Roman" w:cs="Times New Roman"/>
          <w:sz w:val="24"/>
          <w:szCs w:val="24"/>
        </w:rPr>
        <w:t>and</w:t>
      </w:r>
      <w:r w:rsidR="0005367D" w:rsidRPr="00C966A8">
        <w:rPr>
          <w:rFonts w:ascii="Times New Roman" w:hAnsi="Times New Roman" w:cs="Times New Roman"/>
          <w:sz w:val="24"/>
          <w:szCs w:val="24"/>
        </w:rPr>
        <w:t xml:space="preserve"> counted all open-grown oaks visible from each survey point. </w:t>
      </w:r>
      <w:r w:rsidR="004D7A78" w:rsidRPr="00C966A8">
        <w:rPr>
          <w:rFonts w:ascii="Times New Roman" w:hAnsi="Times New Roman" w:cs="Times New Roman"/>
          <w:sz w:val="24"/>
          <w:szCs w:val="24"/>
        </w:rPr>
        <w:t>Open oaks were defined by spreading, symmetrical and well-dev</w:t>
      </w:r>
      <w:r w:rsidR="000A4F34">
        <w:rPr>
          <w:rFonts w:ascii="Times New Roman" w:hAnsi="Times New Roman" w:cs="Times New Roman"/>
          <w:sz w:val="24"/>
          <w:szCs w:val="24"/>
        </w:rPr>
        <w:t>eloped canopies that had</w:t>
      </w:r>
      <w:r w:rsidR="004D7A78" w:rsidRPr="00C966A8">
        <w:rPr>
          <w:rFonts w:ascii="Times New Roman" w:hAnsi="Times New Roman" w:cs="Times New Roman"/>
          <w:sz w:val="24"/>
          <w:szCs w:val="24"/>
        </w:rPr>
        <w:t xml:space="preserve"> grown without the </w:t>
      </w:r>
      <w:r w:rsidR="000A4F34">
        <w:rPr>
          <w:rFonts w:ascii="Times New Roman" w:hAnsi="Times New Roman" w:cs="Times New Roman"/>
          <w:sz w:val="24"/>
          <w:szCs w:val="24"/>
        </w:rPr>
        <w:t xml:space="preserve">apparent </w:t>
      </w:r>
      <w:r w:rsidR="004D7A78" w:rsidRPr="00C966A8">
        <w:rPr>
          <w:rFonts w:ascii="Times New Roman" w:hAnsi="Times New Roman" w:cs="Times New Roman"/>
          <w:sz w:val="24"/>
          <w:szCs w:val="24"/>
        </w:rPr>
        <w:t xml:space="preserve">interference of nearby trees. </w:t>
      </w:r>
      <w:r w:rsidR="004341AB">
        <w:rPr>
          <w:rFonts w:ascii="Times New Roman" w:hAnsi="Times New Roman" w:cs="Times New Roman"/>
          <w:sz w:val="24"/>
          <w:szCs w:val="24"/>
        </w:rPr>
        <w:t>Habitat values wer</w:t>
      </w:r>
      <w:r w:rsidR="00AF72BF">
        <w:rPr>
          <w:rFonts w:ascii="Times New Roman" w:hAnsi="Times New Roman" w:cs="Times New Roman"/>
          <w:sz w:val="24"/>
          <w:szCs w:val="24"/>
        </w:rPr>
        <w:t>e averaged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Hostetler and Chandler 2015). Though very similar to its predecessor,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lastRenderedPageBreak/>
        <w:t xml:space="preserve">failures to detect the species of interest) that are </w:t>
      </w:r>
      <w:r w:rsidR="00215785">
        <w:rPr>
          <w:rFonts w:ascii="Times New Roman" w:hAnsi="Times New Roman" w:cs="Times New Roman"/>
          <w:sz w:val="24"/>
          <w:szCs w:val="24"/>
        </w:rPr>
        <w:t>true absences</w:t>
      </w:r>
      <w:r w:rsidR="00F03388">
        <w:rPr>
          <w:rFonts w:ascii="Times New Roman" w:hAnsi="Times New Roman" w:cs="Times New Roman"/>
          <w:sz w:val="24"/>
          <w:szCs w:val="24"/>
        </w:rPr>
        <w:t xml:space="preserve"> versus </w:t>
      </w:r>
      <w:r w:rsidR="00215785">
        <w:rPr>
          <w:rFonts w:ascii="Times New Roman" w:hAnsi="Times New Roman" w:cs="Times New Roman"/>
          <w:sz w:val="24"/>
          <w:szCs w:val="24"/>
        </w:rPr>
        <w:t>those</w:t>
      </w:r>
      <w:r w:rsidR="00F03388">
        <w:rPr>
          <w:rFonts w:ascii="Times New Roman" w:hAnsi="Times New Roman" w:cs="Times New Roman"/>
          <w:sz w:val="24"/>
          <w:szCs w:val="24"/>
        </w:rPr>
        <w:t xml:space="preserve"> that are due to a failure to detect</w:t>
      </w:r>
      <w:r w:rsidR="00D501CE">
        <w:rPr>
          <w:rFonts w:ascii="Times New Roman" w:hAnsi="Times New Roman" w:cs="Times New Roman"/>
          <w:sz w:val="24"/>
          <w:szCs w:val="24"/>
        </w:rPr>
        <w:t xml:space="preserve"> an individual that was actually</w:t>
      </w:r>
      <w:r w:rsidR="00F03388">
        <w:rPr>
          <w:rFonts w:ascii="Times New Roman" w:hAnsi="Times New Roman" w:cs="Times New Roman"/>
          <w:sz w:val="24"/>
          <w:szCs w:val="24"/>
        </w:rPr>
        <w:t xml:space="preserve"> present during the survey.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proposed by Royle (2</w:t>
      </w:r>
      <w:r w:rsidR="00497B21">
        <w:rPr>
          <w:rFonts w:ascii="Times New Roman" w:hAnsi="Times New Roman" w:cs="Times New Roman"/>
          <w:sz w:val="24"/>
          <w:szCs w:val="24"/>
        </w:rPr>
        <w:t>014 XX)</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but </w:t>
      </w:r>
      <w:r>
        <w:rPr>
          <w:rFonts w:ascii="Times New Roman" w:hAnsi="Times New Roman" w:cs="Times New Roman"/>
          <w:sz w:val="24"/>
          <w:szCs w:val="24"/>
        </w:rPr>
        <w:t xml:space="preserve">also allow for </w:t>
      </w:r>
      <w:r w:rsidR="00E91A70">
        <w:rPr>
          <w:rFonts w:ascii="Times New Roman" w:hAnsi="Times New Roman" w:cs="Times New Roman"/>
          <w:sz w:val="24"/>
          <w:szCs w:val="24"/>
        </w:rPr>
        <w:t xml:space="preserve">population </w:t>
      </w:r>
      <w:r>
        <w:rPr>
          <w:rFonts w:ascii="Times New Roman" w:hAnsi="Times New Roman" w:cs="Times New Roman"/>
          <w:sz w:val="24"/>
          <w:szCs w:val="24"/>
        </w:rPr>
        <w:t>dynamics between primary survey periods (e.g., years), specifically for metapopulation</w:t>
      </w:r>
      <w:r w:rsidR="00B6304B">
        <w:rPr>
          <w:rFonts w:ascii="Times New Roman" w:hAnsi="Times New Roman" w:cs="Times New Roman"/>
          <w:sz w:val="24"/>
          <w:szCs w:val="24"/>
        </w:rPr>
        <w:t xml:space="preserve"> dynamics such as recruitment and survival</w:t>
      </w:r>
      <w:r>
        <w:rPr>
          <w:rFonts w:ascii="Times New Roman" w:hAnsi="Times New Roman" w:cs="Times New Roman"/>
          <w:sz w:val="24"/>
          <w:szCs w:val="24"/>
        </w:rPr>
        <w:t>. We included these dynamics without covariates, b</w:t>
      </w:r>
      <w:r w:rsidR="00182FEA">
        <w:rPr>
          <w:rFonts w:ascii="Times New Roman" w:hAnsi="Times New Roman" w:cs="Times New Roman"/>
          <w:sz w:val="24"/>
          <w:szCs w:val="24"/>
        </w:rPr>
        <w:t xml:space="preserve">ecause while a two-year study is not sufficient to examine </w:t>
      </w:r>
      <w:r w:rsidR="00FF4C9A">
        <w:rPr>
          <w:rFonts w:ascii="Times New Roman" w:hAnsi="Times New Roman" w:cs="Times New Roman"/>
          <w:sz w:val="24"/>
          <w:szCs w:val="24"/>
        </w:rPr>
        <w:t>factors that are driving</w:t>
      </w:r>
      <w:r w:rsidR="00182FEA">
        <w:rPr>
          <w:rFonts w:ascii="Times New Roman" w:hAnsi="Times New Roman" w:cs="Times New Roman"/>
          <w:sz w:val="24"/>
          <w:szCs w:val="24"/>
        </w:rPr>
        <w:t xml:space="preserve"> recruitment and survival directly, it would have been erroneous to assume closur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include constant detection probability across the study system (unless explained by observation variables), and equal abundance across the study system (unles</w:t>
      </w:r>
      <w:r w:rsidR="00B6304B">
        <w:rPr>
          <w:rFonts w:ascii="Times New Roman" w:hAnsi="Times New Roman" w:cs="Times New Roman"/>
          <w:sz w:val="24"/>
          <w:szCs w:val="24"/>
        </w:rPr>
        <w:t>s explained by state variables).</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 process or a zero-inflated process:</w:t>
      </w:r>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m:oMathPara>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m:oMathPara>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α</m:t>
        </m:r>
      </m:oMath>
      <w:r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w:t>
      </w:r>
      <w:r w:rsidRPr="00E269C1">
        <w:rPr>
          <w:rFonts w:ascii="Times New Roman" w:eastAsiaTheme="minorEastAsia" w:hAnsi="Times New Roman" w:cs="Times New Roman"/>
          <w:sz w:val="24"/>
          <w:szCs w:val="24"/>
        </w:rPr>
        <w:t>) (e.g., habitat characteristics):</w:t>
      </w:r>
    </w:p>
    <w:p w:rsidR="00E269C1" w:rsidRPr="00E269C1" w:rsidRDefault="00D909AD"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Subsequent year abundance is then a combination of the surviving individuals from each plot (</w:t>
      </w:r>
      <w:r w:rsidRPr="00E269C1">
        <w:rPr>
          <w:rFonts w:ascii="Times New Roman" w:eastAsiaTheme="minorEastAsia" w:hAnsi="Times New Roman" w:cs="Times New Roman"/>
          <w:i/>
          <w:sz w:val="24"/>
          <w:szCs w:val="24"/>
        </w:rPr>
        <w:t>S</w:t>
      </w:r>
      <w:r w:rsidRPr="00E269C1">
        <w:rPr>
          <w:rFonts w:ascii="Times New Roman" w:eastAsiaTheme="minorEastAsia" w:hAnsi="Times New Roman" w:cs="Times New Roman"/>
          <w:i/>
          <w:sz w:val="24"/>
          <w:szCs w:val="24"/>
          <w:vertAlign w:val="subscript"/>
        </w:rPr>
        <w:t>h</w:t>
      </w:r>
      <w:proofErr w:type="gramStart"/>
      <w:r w:rsidRPr="00E269C1">
        <w:rPr>
          <w:rFonts w:ascii="Times New Roman" w:eastAsiaTheme="minorEastAsia" w:hAnsi="Times New Roman" w:cs="Times New Roman"/>
          <w:i/>
          <w:sz w:val="24"/>
          <w:szCs w:val="24"/>
          <w:vertAlign w:val="subscript"/>
        </w:rPr>
        <w:t>,t</w:t>
      </w:r>
      <w:proofErr w:type="gramEnd"/>
      <w:r w:rsidRPr="00E269C1">
        <w:rPr>
          <w:rFonts w:ascii="Times New Roman" w:eastAsiaTheme="minorEastAsia" w:hAnsi="Times New Roman" w:cs="Times New Roman"/>
          <w:sz w:val="24"/>
          <w:szCs w:val="24"/>
        </w:rPr>
        <w:t>) and recruitment of new individuals into each plot (</w:t>
      </w:r>
      <w:r w:rsidRPr="00E269C1">
        <w:rPr>
          <w:rFonts w:ascii="Times New Roman" w:eastAsiaTheme="minorEastAsia" w:hAnsi="Times New Roman" w:cs="Times New Roman"/>
          <w:i/>
          <w:sz w:val="24"/>
          <w:szCs w:val="24"/>
        </w:rPr>
        <w:t>G</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w:t>
      </w:r>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The detection process is a Binomial process based on plot-level abundance,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 and the probability of detecting individuals (</w:t>
      </w:r>
      <w:r w:rsidRPr="00E269C1">
        <w:rPr>
          <w:rFonts w:ascii="Times New Roman" w:eastAsiaTheme="minorEastAsia" w:hAnsi="Times New Roman" w:cs="Times New Roman"/>
          <w:i/>
          <w:sz w:val="24"/>
          <w:szCs w:val="24"/>
        </w:rPr>
        <w:t>p</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which is assumed to be affected by survey-specific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and which gives us our counts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w:t>
      </w:r>
    </w:p>
    <w:p w:rsidR="00E269C1" w:rsidRPr="00E269C1"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p</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E64C9B" w:rsidRDefault="007B0687" w:rsidP="00F27D39">
      <w:pPr>
        <w:spacing w:line="480" w:lineRule="auto"/>
        <w:rPr>
          <w:rFonts w:ascii="Times New Roman" w:hAnsi="Times New Roman" w:cs="Times New Roman"/>
          <w:sz w:val="24"/>
          <w:szCs w:val="24"/>
        </w:rPr>
      </w:pPr>
      <w:r>
        <w:rPr>
          <w:rFonts w:ascii="Times New Roman" w:hAnsi="Times New Roman" w:cs="Times New Roman"/>
          <w:sz w:val="24"/>
          <w:szCs w:val="24"/>
        </w:rPr>
        <w:t>For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w:t>
      </w:r>
      <w:r w:rsidR="00676122">
        <w:rPr>
          <w:rFonts w:ascii="Times New Roman" w:hAnsi="Times New Roman" w:cs="Times New Roman"/>
          <w:sz w:val="24"/>
          <w:szCs w:val="24"/>
        </w:rPr>
        <w:lastRenderedPageBreak/>
        <w:t xml:space="preserve">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eetle). In order to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295D54">
        <w:rPr>
          <w:rFonts w:ascii="Times New Roman" w:hAnsi="Times New Roman" w:cs="Times New Roman"/>
          <w:sz w:val="24"/>
          <w:szCs w:val="24"/>
        </w:rPr>
        <w:t>model-based approach.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 (e.g., hatch and mortality cyc</w:t>
      </w:r>
      <w:r w:rsidR="009D3032">
        <w:rPr>
          <w:rFonts w:ascii="Times New Roman" w:hAnsi="Times New Roman" w:cs="Times New Roman"/>
          <w:sz w:val="24"/>
          <w:szCs w:val="24"/>
        </w:rPr>
        <w:t>les), and detection probability needed to vary by replicates (periods within a single survey event) given the meandering search process.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D909AD"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D909AD"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D909AD"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D909AD"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Pr="00186A94">
        <w:rPr>
          <w:rFonts w:ascii="Times New Roman" w:eastAsiaTheme="minorEastAsia" w:hAnsi="Times New Roman" w:cs="Times New Roman"/>
          <w:sz w:val="24"/>
          <w:szCs w:val="24"/>
        </w:rPr>
        <w:t xml:space="preserve"> is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is the predicted survey and plot-level abundance, which is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that is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The random error is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D909AD"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varied by survey replication </w:t>
      </w:r>
      <w:r w:rsidRPr="00186A94">
        <w:rPr>
          <w:rFonts w:ascii="Times New Roman" w:hAnsi="Times New Roman" w:cs="Times New Roman"/>
          <w:i/>
          <w:sz w:val="24"/>
          <w:szCs w:val="24"/>
        </w:rPr>
        <w:t>j</w:t>
      </w:r>
      <w:r w:rsidRPr="00186A94">
        <w:rPr>
          <w:rFonts w:ascii="Times New Roman" w:hAnsi="Times New Roman" w:cs="Times New Roman"/>
          <w:sz w:val="24"/>
          <w:szCs w:val="24"/>
        </w:rPr>
        <w:t xml:space="preserve"> with a Beta-binomial relationship:</w:t>
      </w:r>
    </w:p>
    <w:p w:rsidR="00186A94" w:rsidRPr="00186A94"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D909AD"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D909AD"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D909AD"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D909AD"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ased on preliminary analyses, we did not fit covariates to detection probability because observations were insufficient for robust modeling (results not shown; see XX at doiXX). The Bayesian model-based approach was implemented using jagsUI (CITE XX) in Program R. We ran the models with 250,000 total iterations, 100 adaptation iterations, 50,000 burn-in iterations, a thinning rate of 10, and 3 chains.</w:t>
      </w:r>
    </w:p>
    <w:p w:rsidR="009F19B2" w:rsidRDefault="009F19B2" w:rsidP="00F27D39">
      <w:pPr>
        <w:spacing w:line="480" w:lineRule="auto"/>
        <w:rPr>
          <w:rFonts w:ascii="Times New Roman" w:hAnsi="Times New Roman" w:cs="Times New Roman"/>
          <w:sz w:val="24"/>
          <w:szCs w:val="24"/>
        </w:rPr>
      </w:pPr>
      <w:r>
        <w:rPr>
          <w:rFonts w:ascii="Times New Roman" w:hAnsi="Times New Roman" w:cs="Times New Roman"/>
          <w:sz w:val="24"/>
          <w:szCs w:val="24"/>
        </w:rPr>
        <w:t>Covariates</w:t>
      </w:r>
    </w:p>
    <w:p w:rsidR="009F19B2"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Based on this information, we 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us, we hypothesized that </w:t>
      </w:r>
      <w:r>
        <w:rPr>
          <w:rFonts w:ascii="Times New Roman" w:hAnsi="Times New Roman" w:cs="Times New Roman"/>
          <w:bCs/>
          <w:sz w:val="24"/>
          <w:szCs w:val="24"/>
        </w:rPr>
        <w:t>e</w:t>
      </w:r>
      <w:r w:rsidRPr="00C966A8">
        <w:rPr>
          <w:rFonts w:ascii="Times New Roman" w:hAnsi="Times New Roman" w:cs="Times New Roman"/>
          <w:bCs/>
          <w:sz w:val="24"/>
          <w:szCs w:val="24"/>
        </w:rPr>
        <w:t>astern towhee abundance would be inversely related with canopy cover, but also positively related to management activities that retain open savanna conditions (e.g., burning, grazing, or forest management).</w:t>
      </w:r>
    </w:p>
    <w:p w:rsidR="009F19B2"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We hypothesized that open sand, percent grass, number of gopher mounds, and canopy cover would most affect initial snake abundance, and that temperature at the start of the survey would most affect detection.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We hypothesized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h, and management disturbances. We hypothesized that detection would relate to survey date and wind speed. </w:t>
      </w:r>
    </w:p>
    <w:p w:rsidR="009F19B2" w:rsidRPr="00C966A8" w:rsidRDefault="009F19B2" w:rsidP="009F19B2">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We hypothesized that tiger beetle abundance would be positively related to terrain roughness and negatively related with canopy cover and litter depth</w:t>
      </w:r>
      <w:r>
        <w:rPr>
          <w:rFonts w:ascii="Times New Roman" w:hAnsi="Times New Roman" w:cs="Times New Roman"/>
          <w:bCs/>
          <w:sz w:val="24"/>
          <w:szCs w:val="24"/>
        </w:rPr>
        <w:t>.</w:t>
      </w:r>
    </w:p>
    <w:p w:rsidR="009F19B2" w:rsidRDefault="009F19B2"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Disturbance</w:t>
            </w:r>
          </w:p>
        </w:tc>
        <w:tc>
          <w:tcPr>
            <w:tcW w:w="984"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1.8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2.25</w:t>
            </w:r>
          </w:p>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3.33,-1.17</w:t>
            </w:r>
            <w:r w:rsidR="0069726A" w:rsidRPr="00824408">
              <w:rPr>
                <w:rFonts w:ascii="Times New Roman" w:hAnsi="Times New Roman" w:cs="Times New Roman"/>
                <w:b/>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1.70</w:t>
            </w:r>
          </w:p>
          <w:p w:rsidR="0069726A"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18,-1.23</w:t>
            </w:r>
            <w:r w:rsidR="0069726A" w:rsidRPr="00824408">
              <w:rPr>
                <w:rFonts w:ascii="Times New Roman" w:hAnsi="Times New Roman" w:cs="Times New Roman"/>
                <w:b/>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9B60A6" w:rsidRPr="00824408">
              <w:rPr>
                <w:rFonts w:ascii="Times New Roman" w:hAnsi="Times New Roman" w:cs="Times New Roman"/>
                <w:b/>
                <w:sz w:val="18"/>
                <w:szCs w:val="18"/>
              </w:rPr>
              <w:t>-2.1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3.20,-1.11</w:t>
            </w:r>
            <w:r w:rsidRPr="00824408">
              <w:rPr>
                <w:rFonts w:ascii="Times New Roman" w:hAnsi="Times New Roman" w:cs="Times New Roman"/>
                <w:b/>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1.78</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22,-1.35</w:t>
            </w:r>
            <w:r w:rsidR="0069726A" w:rsidRPr="00824408">
              <w:rPr>
                <w:rFonts w:ascii="Times New Roman" w:hAnsi="Times New Roman" w:cs="Times New Roman"/>
                <w:b/>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2.12</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3.14,-1.10</w:t>
            </w:r>
            <w:r w:rsidR="0069726A" w:rsidRPr="00824408">
              <w:rPr>
                <w:rFonts w:ascii="Times New Roman" w:hAnsi="Times New Roman" w:cs="Times New Roman"/>
                <w:b/>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1.74</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2.09</w:t>
            </w:r>
          </w:p>
          <w:p w:rsidR="000709A1"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824408" w:rsidRDefault="0088613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1.74</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2.09</w:t>
            </w:r>
          </w:p>
          <w:p w:rsidR="00C31906"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7C558F" w:rsidRPr="00C966A8">
        <w:rPr>
          <w:rFonts w:ascii="Times New Roman" w:hAnsi="Times New Roman" w:cs="Times New Roman"/>
          <w:sz w:val="24"/>
          <w:szCs w:val="24"/>
        </w:rPr>
        <w:t>, though results were only marginally significant</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1.01</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41</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1.01</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40</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16183D" w:rsidRDefault="003F426E"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99</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40</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 xml:space="preserve">owhee mean abundance versus canopy cover (A) and probability of detection versus date (B).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12</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1.94,-0.31</w:t>
            </w:r>
            <w:r w:rsidRPr="00D92C51">
              <w:rPr>
                <w:rFonts w:ascii="Times New Roman" w:hAnsi="Times New Roman" w:cs="Times New Roman"/>
                <w:b/>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98</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34-1.62</w:t>
            </w:r>
            <w:r w:rsidRPr="00D92C51">
              <w:rPr>
                <w:rFonts w:ascii="Times New Roman" w:hAnsi="Times New Roman" w:cs="Times New Roman"/>
                <w:b/>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47</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24,-0.70</w:t>
            </w:r>
            <w:r w:rsidRPr="00D92C51">
              <w:rPr>
                <w:rFonts w:ascii="Times New Roman" w:hAnsi="Times New Roman" w:cs="Times New Roman"/>
                <w:b/>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lastRenderedPageBreak/>
              <w:t>(</w:t>
            </w:r>
            <w:r w:rsidR="00526FC0">
              <w:rPr>
                <w:rFonts w:ascii="Times New Roman" w:hAnsi="Times New Roman" w:cs="Times New Roman"/>
                <w:sz w:val="18"/>
                <w:szCs w:val="18"/>
              </w:rPr>
              <w:t>-0.47,1.15</w:t>
            </w:r>
            <w:r w:rsidRPr="00526FC0">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D92C51" w:rsidRDefault="00C80CE5"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2.0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w:t>
            </w:r>
            <w:r w:rsidR="00526FC0" w:rsidRPr="00D92C51">
              <w:rPr>
                <w:rFonts w:ascii="Times New Roman" w:hAnsi="Times New Roman" w:cs="Times New Roman"/>
                <w:b/>
                <w:sz w:val="18"/>
                <w:szCs w:val="18"/>
              </w:rPr>
              <w:t>-2.36,-1.63</w:t>
            </w:r>
            <w:r w:rsidRPr="00D92C51">
              <w:rPr>
                <w:rFonts w:ascii="Times New Roman" w:hAnsi="Times New Roman" w:cs="Times New Roman"/>
                <w:b/>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D92C51" w:rsidRDefault="00874E54"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1.48</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lastRenderedPageBreak/>
              <w:t>(</w:t>
            </w:r>
            <w:r w:rsidR="00874E54" w:rsidRPr="00D92C51">
              <w:rPr>
                <w:rFonts w:ascii="Times New Roman" w:hAnsi="Times New Roman" w:cs="Times New Roman"/>
                <w:b/>
                <w:sz w:val="18"/>
                <w:szCs w:val="18"/>
              </w:rPr>
              <w:t>-2.26,-0.71</w:t>
            </w:r>
            <w:r w:rsidRPr="00D92C51">
              <w:rPr>
                <w:rFonts w:ascii="Times New Roman" w:hAnsi="Times New Roman" w:cs="Times New Roman"/>
                <w:b/>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lastRenderedPageBreak/>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6</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D92C51">
              <w:rPr>
                <w:rFonts w:ascii="Times New Roman" w:hAnsi="Times New Roman" w:cs="Times New Roman"/>
                <w:sz w:val="18"/>
                <w:szCs w:val="18"/>
              </w:rPr>
              <w:t>-</w:t>
            </w:r>
            <w:r w:rsidR="00874E54">
              <w:rPr>
                <w:rFonts w:ascii="Times New Roman" w:hAnsi="Times New Roman" w:cs="Times New Roman"/>
                <w:sz w:val="18"/>
                <w:szCs w:val="18"/>
              </w:rPr>
              <w:t>0.75,0.64</w:t>
            </w:r>
            <w:r w:rsidRPr="00526FC0">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784E0B" w:rsidRDefault="00874E54"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00</w:t>
            </w:r>
          </w:p>
          <w:p w:rsidR="00B76BAA" w:rsidRPr="00784E0B" w:rsidRDefault="00B76BAA"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w:t>
            </w:r>
            <w:r w:rsidR="00874E54" w:rsidRPr="00784E0B">
              <w:rPr>
                <w:rFonts w:ascii="Times New Roman" w:hAnsi="Times New Roman" w:cs="Times New Roman"/>
                <w:b/>
                <w:sz w:val="18"/>
                <w:szCs w:val="18"/>
              </w:rPr>
              <w:t>-2.37,-1.63</w:t>
            </w:r>
            <w:r w:rsidRPr="00784E0B">
              <w:rPr>
                <w:rFonts w:ascii="Times New Roman" w:hAnsi="Times New Roman" w:cs="Times New Roman"/>
                <w:b/>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784E0B" w:rsidRDefault="00874E54"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48</w:t>
            </w:r>
          </w:p>
          <w:p w:rsidR="00B76BAA" w:rsidRPr="00784E0B" w:rsidRDefault="00B76BAA"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w:t>
            </w:r>
            <w:r w:rsidR="00874E54" w:rsidRPr="00784E0B">
              <w:rPr>
                <w:rFonts w:ascii="Times New Roman" w:hAnsi="Times New Roman" w:cs="Times New Roman"/>
                <w:b/>
                <w:sz w:val="18"/>
                <w:szCs w:val="18"/>
              </w:rPr>
              <w:t>-2.26,-0.71</w:t>
            </w:r>
            <w:r w:rsidRPr="00784E0B">
              <w:rPr>
                <w:rFonts w:ascii="Times New Roman" w:hAnsi="Times New Roman" w:cs="Times New Roman"/>
                <w:b/>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0.93,0.49</w:t>
            </w:r>
            <w:r w:rsidRPr="00526FC0">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784E0B" w:rsidRDefault="00266C7F"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w:t>
            </w:r>
            <w:r w:rsidR="00C80CE5" w:rsidRPr="00784E0B">
              <w:rPr>
                <w:rFonts w:ascii="Times New Roman" w:hAnsi="Times New Roman" w:cs="Times New Roman"/>
                <w:b/>
                <w:sz w:val="18"/>
                <w:szCs w:val="18"/>
              </w:rPr>
              <w:t>2.00</w:t>
            </w:r>
          </w:p>
          <w:p w:rsidR="00B76BAA" w:rsidRPr="00784E0B" w:rsidRDefault="00B76BAA"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w:t>
            </w:r>
            <w:r w:rsidR="00266C7F" w:rsidRPr="00784E0B">
              <w:rPr>
                <w:rFonts w:ascii="Times New Roman" w:hAnsi="Times New Roman" w:cs="Times New Roman"/>
                <w:b/>
                <w:sz w:val="18"/>
                <w:szCs w:val="18"/>
              </w:rPr>
              <w:t>-2.36,-1.62</w:t>
            </w:r>
            <w:r w:rsidRPr="00784E0B">
              <w:rPr>
                <w:rFonts w:ascii="Times New Roman" w:hAnsi="Times New Roman" w:cs="Times New Roman"/>
                <w:b/>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784E0B" w:rsidRDefault="00266C7F"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48</w:t>
            </w:r>
          </w:p>
          <w:p w:rsidR="00B76BAA" w:rsidRPr="00784E0B" w:rsidRDefault="00B76BAA"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w:t>
            </w:r>
            <w:r w:rsidR="00266C7F" w:rsidRPr="00784E0B">
              <w:rPr>
                <w:rFonts w:ascii="Times New Roman" w:hAnsi="Times New Roman" w:cs="Times New Roman"/>
                <w:b/>
                <w:sz w:val="18"/>
                <w:szCs w:val="18"/>
              </w:rPr>
              <w:t>-2.26,-0.71</w:t>
            </w:r>
            <w:r w:rsidRPr="00784E0B">
              <w:rPr>
                <w:rFonts w:ascii="Times New Roman" w:hAnsi="Times New Roman" w:cs="Times New Roman"/>
                <w:b/>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784E0B" w:rsidRDefault="00C80CE5"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98</w:t>
            </w:r>
          </w:p>
          <w:p w:rsidR="00C80CE5" w:rsidRPr="00784E0B" w:rsidRDefault="00C80CE5"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784E0B" w:rsidRDefault="00C80CE5"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47</w:t>
            </w:r>
          </w:p>
          <w:p w:rsidR="00C80CE5" w:rsidRPr="00784E0B" w:rsidRDefault="00C80CE5"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92</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784E0B" w:rsidRDefault="000F5110"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99</w:t>
            </w:r>
          </w:p>
          <w:p w:rsidR="000F5110" w:rsidRPr="00784E0B" w:rsidRDefault="000F5110"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784E0B" w:rsidRDefault="000F5110"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48</w:t>
            </w:r>
          </w:p>
          <w:p w:rsidR="000F5110" w:rsidRPr="00784E0B" w:rsidRDefault="000F5110"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62</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784E0B">
              <w:rPr>
                <w:rFonts w:ascii="Times New Roman" w:hAnsi="Times New Roman" w:cs="Times New Roman"/>
                <w:sz w:val="18"/>
                <w:szCs w:val="18"/>
              </w:rPr>
              <w:t>-</w:t>
            </w:r>
            <w:r>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784E0B" w:rsidRDefault="001E4AB7"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01</w:t>
            </w:r>
          </w:p>
          <w:p w:rsidR="001E4AB7" w:rsidRPr="00784E0B" w:rsidRDefault="001E4AB7"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784E0B" w:rsidRDefault="001E4AB7"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1.49</w:t>
            </w:r>
          </w:p>
          <w:p w:rsidR="001E4AB7" w:rsidRPr="00784E0B" w:rsidRDefault="001E4AB7" w:rsidP="00F27D39">
            <w:pPr>
              <w:autoSpaceDE w:val="0"/>
              <w:autoSpaceDN w:val="0"/>
              <w:spacing w:line="480" w:lineRule="auto"/>
              <w:jc w:val="center"/>
              <w:rPr>
                <w:rFonts w:ascii="Times New Roman" w:hAnsi="Times New Roman" w:cs="Times New Roman"/>
                <w:b/>
                <w:sz w:val="18"/>
                <w:szCs w:val="18"/>
              </w:rPr>
            </w:pPr>
            <w:r w:rsidRPr="00784E0B">
              <w:rPr>
                <w:rFonts w:ascii="Times New Roman" w:hAnsi="Times New Roman" w:cs="Times New Roman"/>
                <w:b/>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62</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2.25,-0.99</w:t>
            </w:r>
            <w:r w:rsidRPr="00F0597B">
              <w:rPr>
                <w:rFonts w:ascii="Times New Roman" w:hAnsi="Times New Roman" w:cs="Times New Roman"/>
                <w:b/>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F0597B" w:rsidRDefault="00CA67A6"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3</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1.45,-0.60</w:t>
            </w:r>
            <w:r w:rsidRPr="00F0597B">
              <w:rPr>
                <w:rFonts w:ascii="Times New Roman" w:hAnsi="Times New Roman" w:cs="Times New Roman"/>
                <w:b/>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F0597B" w:rsidRDefault="00CA67A6"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47</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FA2944" w:rsidRPr="00F0597B">
              <w:rPr>
                <w:rFonts w:ascii="Times New Roman" w:hAnsi="Times New Roman" w:cs="Times New Roman"/>
                <w:b/>
                <w:sz w:val="18"/>
                <w:szCs w:val="18"/>
              </w:rPr>
              <w:t>-2.03,-0.90</w:t>
            </w:r>
            <w:r w:rsidRPr="00F0597B">
              <w:rPr>
                <w:rFonts w:ascii="Times New Roman" w:hAnsi="Times New Roman" w:cs="Times New Roman"/>
                <w:b/>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1</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FA2944" w:rsidRPr="00F0597B">
              <w:rPr>
                <w:rFonts w:ascii="Times New Roman" w:hAnsi="Times New Roman" w:cs="Times New Roman"/>
                <w:b/>
                <w:sz w:val="18"/>
                <w:szCs w:val="18"/>
              </w:rPr>
              <w:t>-1.42,-0.60</w:t>
            </w:r>
            <w:r w:rsidRPr="00F0597B">
              <w:rPr>
                <w:rFonts w:ascii="Times New Roman" w:hAnsi="Times New Roman" w:cs="Times New Roman"/>
                <w:b/>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44386F" w:rsidRPr="00F0597B" w:rsidRDefault="00D56991"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51</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56991" w:rsidRPr="00F0597B">
              <w:rPr>
                <w:rFonts w:ascii="Times New Roman" w:hAnsi="Times New Roman" w:cs="Times New Roman"/>
                <w:b/>
                <w:sz w:val="18"/>
                <w:szCs w:val="18"/>
              </w:rPr>
              <w:t>-2.10,-0.92</w:t>
            </w:r>
            <w:r w:rsidRPr="00F0597B">
              <w:rPr>
                <w:rFonts w:ascii="Times New Roman" w:hAnsi="Times New Roman" w:cs="Times New Roman"/>
                <w:b/>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F0597B" w:rsidRDefault="00D56991"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F0597B">
              <w:rPr>
                <w:rFonts w:ascii="Times New Roman" w:hAnsi="Times New Roman" w:cs="Times New Roman"/>
                <w:b/>
                <w:sz w:val="18"/>
                <w:szCs w:val="18"/>
              </w:rPr>
              <w:t>(</w:t>
            </w:r>
            <w:r w:rsidR="00D56991" w:rsidRPr="00F0597B">
              <w:rPr>
                <w:rFonts w:ascii="Times New Roman" w:hAnsi="Times New Roman" w:cs="Times New Roman"/>
                <w:b/>
                <w:sz w:val="18"/>
                <w:szCs w:val="18"/>
              </w:rPr>
              <w:t>-1.43,-0.60</w:t>
            </w:r>
            <w:r w:rsidRPr="00F0597B">
              <w:rPr>
                <w:rFonts w:ascii="Times New Roman" w:hAnsi="Times New Roman" w:cs="Times New Roman"/>
                <w:b/>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F0597B" w:rsidRDefault="00D56991"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47</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56991" w:rsidRPr="00F0597B">
              <w:rPr>
                <w:rFonts w:ascii="Times New Roman" w:hAnsi="Times New Roman" w:cs="Times New Roman"/>
                <w:b/>
                <w:sz w:val="18"/>
                <w:szCs w:val="18"/>
              </w:rPr>
              <w:t>-2.03,-0.90</w:t>
            </w:r>
            <w:r w:rsidRPr="00F0597B">
              <w:rPr>
                <w:rFonts w:ascii="Times New Roman" w:hAnsi="Times New Roman" w:cs="Times New Roman"/>
                <w:b/>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F0597B" w:rsidRDefault="00D56991"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1</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56991" w:rsidRPr="00F0597B">
              <w:rPr>
                <w:rFonts w:ascii="Times New Roman" w:hAnsi="Times New Roman" w:cs="Times New Roman"/>
                <w:b/>
                <w:sz w:val="18"/>
                <w:szCs w:val="18"/>
              </w:rPr>
              <w:t>-1.43,-0.60</w:t>
            </w:r>
            <w:r w:rsidRPr="00F0597B">
              <w:rPr>
                <w:rFonts w:ascii="Times New Roman" w:hAnsi="Times New Roman" w:cs="Times New Roman"/>
                <w:b/>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F0597B" w:rsidRDefault="00D56991"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47</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56991" w:rsidRPr="00F0597B">
              <w:rPr>
                <w:rFonts w:ascii="Times New Roman" w:hAnsi="Times New Roman" w:cs="Times New Roman"/>
                <w:b/>
                <w:sz w:val="18"/>
                <w:szCs w:val="18"/>
              </w:rPr>
              <w:t>-2.03,-0.90</w:t>
            </w:r>
            <w:r w:rsidRPr="00F0597B">
              <w:rPr>
                <w:rFonts w:ascii="Times New Roman" w:hAnsi="Times New Roman" w:cs="Times New Roman"/>
                <w:b/>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F0597B" w:rsidRDefault="00D56991"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1</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56991" w:rsidRPr="00F0597B">
              <w:rPr>
                <w:rFonts w:ascii="Times New Roman" w:hAnsi="Times New Roman" w:cs="Times New Roman"/>
                <w:b/>
                <w:sz w:val="18"/>
                <w:szCs w:val="18"/>
              </w:rPr>
              <w:t>-1.42,-0.60</w:t>
            </w:r>
            <w:r w:rsidRPr="00F0597B">
              <w:rPr>
                <w:rFonts w:ascii="Times New Roman" w:hAnsi="Times New Roman" w:cs="Times New Roman"/>
                <w:b/>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F0597B" w:rsidRDefault="00DC55CA"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4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F0597B">
              <w:rPr>
                <w:rFonts w:ascii="Times New Roman" w:hAnsi="Times New Roman" w:cs="Times New Roman"/>
                <w:b/>
                <w:sz w:val="18"/>
                <w:szCs w:val="18"/>
              </w:rPr>
              <w:t>(</w:t>
            </w:r>
            <w:r w:rsidR="00DC55CA" w:rsidRPr="00F0597B">
              <w:rPr>
                <w:rFonts w:ascii="Times New Roman" w:hAnsi="Times New Roman" w:cs="Times New Roman"/>
                <w:b/>
                <w:sz w:val="18"/>
                <w:szCs w:val="18"/>
              </w:rPr>
              <w:t>-2.03,</w:t>
            </w:r>
            <w:r w:rsidR="00F0597B" w:rsidRPr="00F0597B">
              <w:rPr>
                <w:rFonts w:ascii="Times New Roman" w:hAnsi="Times New Roman" w:cs="Times New Roman"/>
                <w:b/>
                <w:sz w:val="18"/>
                <w:szCs w:val="18"/>
              </w:rPr>
              <w:t>-</w:t>
            </w:r>
            <w:r w:rsidR="00DC55CA" w:rsidRPr="00F0597B">
              <w:rPr>
                <w:rFonts w:ascii="Times New Roman" w:hAnsi="Times New Roman" w:cs="Times New Roman"/>
                <w:b/>
                <w:sz w:val="18"/>
                <w:szCs w:val="18"/>
              </w:rPr>
              <w:t>0.90</w:t>
            </w:r>
            <w:r w:rsidRPr="00F0597B">
              <w:rPr>
                <w:rFonts w:ascii="Times New Roman" w:hAnsi="Times New Roman" w:cs="Times New Roman"/>
                <w:b/>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F0597B" w:rsidRDefault="00DC55CA"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1</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C55CA" w:rsidRPr="00F0597B">
              <w:rPr>
                <w:rFonts w:ascii="Times New Roman" w:hAnsi="Times New Roman" w:cs="Times New Roman"/>
                <w:b/>
                <w:sz w:val="18"/>
                <w:szCs w:val="18"/>
              </w:rPr>
              <w:t>-1.43,-0.60</w:t>
            </w:r>
            <w:r w:rsidRPr="00F0597B">
              <w:rPr>
                <w:rFonts w:ascii="Times New Roman" w:hAnsi="Times New Roman" w:cs="Times New Roman"/>
                <w:b/>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lastRenderedPageBreak/>
              <w:t>Disturbance</w:t>
            </w:r>
          </w:p>
        </w:tc>
        <w:tc>
          <w:tcPr>
            <w:tcW w:w="990" w:type="dxa"/>
            <w:tcBorders>
              <w:bottom w:val="single" w:sz="4" w:space="0" w:color="auto"/>
            </w:tcBorders>
          </w:tcPr>
          <w:p w:rsidR="0044386F" w:rsidRPr="00F0597B" w:rsidRDefault="00DC55CA"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50</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C55CA" w:rsidRPr="00F0597B">
              <w:rPr>
                <w:rFonts w:ascii="Times New Roman" w:hAnsi="Times New Roman" w:cs="Times New Roman"/>
                <w:b/>
                <w:sz w:val="18"/>
                <w:szCs w:val="18"/>
              </w:rPr>
              <w:t>-2.24,-0.75</w:t>
            </w:r>
            <w:r w:rsidRPr="00F0597B">
              <w:rPr>
                <w:rFonts w:ascii="Times New Roman" w:hAnsi="Times New Roman" w:cs="Times New Roman"/>
                <w:b/>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F0597B" w:rsidRDefault="00DC55CA"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1.01</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DC55CA" w:rsidRPr="00F0597B">
              <w:rPr>
                <w:rFonts w:ascii="Times New Roman" w:hAnsi="Times New Roman" w:cs="Times New Roman"/>
                <w:b/>
                <w:sz w:val="18"/>
                <w:szCs w:val="18"/>
              </w:rPr>
              <w:t>-1.42,-0.60</w:t>
            </w:r>
            <w:r w:rsidRPr="00F0597B">
              <w:rPr>
                <w:rFonts w:ascii="Times New Roman" w:hAnsi="Times New Roman" w:cs="Times New Roman"/>
                <w:b/>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65</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1.16,2.13</w:t>
            </w:r>
            <w:r w:rsidRPr="00B76BAA">
              <w:rPr>
                <w:rFonts w:ascii="Times New Roman" w:hAnsi="Times New Roman" w:cs="Times New Roman"/>
                <w:b/>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54</w:t>
            </w:r>
          </w:p>
          <w:p w:rsidR="00D543E0"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6</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2.24,3.07</w:t>
            </w:r>
            <w:r w:rsidRPr="00B76BAA">
              <w:rPr>
                <w:rFonts w:ascii="Times New Roman" w:hAnsi="Times New Roman" w:cs="Times New Roman"/>
                <w:b/>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51</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3.24,-1.79</w:t>
            </w:r>
            <w:r w:rsidRPr="00B76BAA">
              <w:rPr>
                <w:rFonts w:ascii="Times New Roman" w:hAnsi="Times New Roman" w:cs="Times New Roman"/>
                <w:b/>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8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1.37,2.38</w:t>
            </w:r>
            <w:r w:rsidRPr="00B76BAA">
              <w:rPr>
                <w:rFonts w:ascii="Times New Roman" w:hAnsi="Times New Roman" w:cs="Times New Roman"/>
                <w:b/>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54</w:t>
            </w:r>
          </w:p>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2.24,3.05</w:t>
            </w:r>
            <w:r w:rsidRPr="00B76BAA">
              <w:rPr>
                <w:rFonts w:ascii="Times New Roman" w:hAnsi="Times New Roman" w:cs="Times New Roman"/>
                <w:b/>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49</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3.21,-1.77</w:t>
            </w:r>
            <w:r w:rsidRPr="00B76BAA">
              <w:rPr>
                <w:rFonts w:ascii="Times New Roman" w:hAnsi="Times New Roman" w:cs="Times New Roman"/>
                <w:b/>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08</w:t>
            </w:r>
          </w:p>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1.55,2.61</w:t>
            </w:r>
            <w:r w:rsidRPr="00B76BAA">
              <w:rPr>
                <w:rFonts w:ascii="Times New Roman" w:hAnsi="Times New Roman" w:cs="Times New Roman"/>
                <w:b/>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53</w:t>
            </w:r>
          </w:p>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3</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2.23,3.03</w:t>
            </w:r>
            <w:r w:rsidRPr="00B76BAA">
              <w:rPr>
                <w:rFonts w:ascii="Times New Roman" w:hAnsi="Times New Roman" w:cs="Times New Roman"/>
                <w:b/>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4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3.11,-1.77</w:t>
            </w:r>
            <w:r w:rsidRPr="00B76BAA">
              <w:rPr>
                <w:rFonts w:ascii="Times New Roman" w:hAnsi="Times New Roman" w:cs="Times New Roman"/>
                <w:b/>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07</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54,2.61)</w:t>
            </w:r>
          </w:p>
        </w:tc>
        <w:tc>
          <w:tcPr>
            <w:tcW w:w="945" w:type="dxa"/>
            <w:tcBorders>
              <w:bottom w:val="single" w:sz="4" w:space="0" w:color="auto"/>
            </w:tcBorders>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57,0.81)</w:t>
            </w:r>
          </w:p>
        </w:tc>
        <w:tc>
          <w:tcPr>
            <w:tcW w:w="1854" w:type="dxa"/>
            <w:tcBorders>
              <w:bottom w:val="single" w:sz="4" w:space="0" w:color="auto"/>
            </w:tcBorders>
          </w:tcPr>
          <w:p w:rsidR="00AC7BFD" w:rsidRPr="00B76BAA" w:rsidRDefault="00C22B52"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53</w:t>
            </w:r>
          </w:p>
          <w:p w:rsidR="00C22B52" w:rsidRPr="00B76BAA" w:rsidRDefault="00C22B52"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B76BAA" w:rsidRDefault="00C22B52"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63</w:t>
            </w:r>
          </w:p>
          <w:p w:rsidR="00C22B52" w:rsidRPr="00B76BAA" w:rsidRDefault="00C22B52"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23,3.03)</w:t>
            </w:r>
          </w:p>
        </w:tc>
        <w:tc>
          <w:tcPr>
            <w:tcW w:w="945" w:type="dxa"/>
            <w:tcBorders>
              <w:bottom w:val="single" w:sz="4" w:space="0" w:color="auto"/>
            </w:tcBorders>
          </w:tcPr>
          <w:p w:rsidR="00AC7BFD" w:rsidRPr="00B76BAA" w:rsidRDefault="00C22B52"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2.44</w:t>
            </w:r>
          </w:p>
          <w:p w:rsidR="00C22B52" w:rsidRPr="00B76BAA" w:rsidRDefault="00C22B52"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98</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1.49,-0.48</w:t>
            </w:r>
            <w:r w:rsidRPr="00F41278">
              <w:rPr>
                <w:rFonts w:ascii="Times New Roman" w:hAnsi="Times New Roman" w:cs="Times New Roman"/>
                <w:b/>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93</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1.41,-0.45</w:t>
            </w:r>
            <w:r w:rsidRPr="00F41278">
              <w:rPr>
                <w:rFonts w:ascii="Times New Roman" w:hAnsi="Times New Roman" w:cs="Times New Roman"/>
                <w:b/>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F41278" w:rsidRDefault="00EB18B3"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F41278">
              <w:rPr>
                <w:rFonts w:ascii="Times New Roman" w:hAnsi="Times New Roman" w:cs="Times New Roman"/>
                <w:b/>
                <w:sz w:val="18"/>
                <w:szCs w:val="18"/>
              </w:rPr>
              <w:t>(</w:t>
            </w:r>
            <w:r w:rsidR="00EB18B3" w:rsidRPr="00F41278">
              <w:rPr>
                <w:rFonts w:ascii="Times New Roman" w:hAnsi="Times New Roman" w:cs="Times New Roman"/>
                <w:b/>
                <w:sz w:val="18"/>
                <w:szCs w:val="18"/>
              </w:rPr>
              <w:t>-1.24,-0.39</w:t>
            </w:r>
            <w:r w:rsidRPr="00F41278">
              <w:rPr>
                <w:rFonts w:ascii="Times New Roman" w:hAnsi="Times New Roman" w:cs="Times New Roman"/>
                <w:b/>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F41278" w:rsidRDefault="00EB18B3"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F41278">
              <w:rPr>
                <w:rFonts w:ascii="Times New Roman" w:hAnsi="Times New Roman" w:cs="Times New Roman"/>
                <w:b/>
                <w:sz w:val="18"/>
                <w:szCs w:val="18"/>
              </w:rPr>
              <w:t>(</w:t>
            </w:r>
            <w:r w:rsidR="00EB18B3" w:rsidRPr="00F41278">
              <w:rPr>
                <w:rFonts w:ascii="Times New Roman" w:hAnsi="Times New Roman" w:cs="Times New Roman"/>
                <w:b/>
                <w:sz w:val="18"/>
                <w:szCs w:val="18"/>
              </w:rPr>
              <w:t>-1.26,-0.39</w:t>
            </w:r>
            <w:r w:rsidRPr="00F41278">
              <w:rPr>
                <w:rFonts w:ascii="Times New Roman" w:hAnsi="Times New Roman" w:cs="Times New Roman"/>
                <w:b/>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w:t>
      </w:r>
      <w:r w:rsidRPr="00A96F49">
        <w:rPr>
          <w:rFonts w:ascii="Times New Roman" w:hAnsi="Times New Roman" w:cs="Times New Roman"/>
          <w:bCs/>
          <w:sz w:val="24"/>
          <w:szCs w:val="24"/>
        </w:rPr>
        <w:lastRenderedPageBreak/>
        <w:t xml:space="preserve">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is likely reflective of the 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w:t>
      </w:r>
      <w:r w:rsidRPr="00A96F49">
        <w:rPr>
          <w:rFonts w:ascii="Times New Roman" w:hAnsi="Times New Roman" w:cs="Times New Roman"/>
          <w:bCs/>
          <w:sz w:val="24"/>
          <w:szCs w:val="24"/>
        </w:rPr>
        <w:lastRenderedPageBreak/>
        <w:t>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xml:space="preserve">, etc.), repeating this type of study with a period of years between surveys (or clusters of surveys) may provide a more reasonable study framework from a cost perspective. The cost of field surveys for rare species in terms of effort can be </w:t>
      </w:r>
      <w:r w:rsidRPr="00A96F49">
        <w:rPr>
          <w:rFonts w:ascii="Times New Roman" w:hAnsi="Times New Roman" w:cs="Times New Roman"/>
          <w:bCs/>
          <w:sz w:val="24"/>
          <w:szCs w:val="24"/>
        </w:rPr>
        <w:lastRenderedPageBreak/>
        <w:t>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5110"/>
    <w:rsid w:val="000F77A9"/>
    <w:rsid w:val="00105193"/>
    <w:rsid w:val="00110BEE"/>
    <w:rsid w:val="0011393B"/>
    <w:rsid w:val="0012118B"/>
    <w:rsid w:val="00130D27"/>
    <w:rsid w:val="00134FF7"/>
    <w:rsid w:val="001446B1"/>
    <w:rsid w:val="001504C7"/>
    <w:rsid w:val="001520F6"/>
    <w:rsid w:val="00152F05"/>
    <w:rsid w:val="0015495C"/>
    <w:rsid w:val="0016183D"/>
    <w:rsid w:val="00182FEA"/>
    <w:rsid w:val="00186A94"/>
    <w:rsid w:val="001912D4"/>
    <w:rsid w:val="00191A3E"/>
    <w:rsid w:val="00193C65"/>
    <w:rsid w:val="0019529E"/>
    <w:rsid w:val="001A667E"/>
    <w:rsid w:val="001B14FB"/>
    <w:rsid w:val="001B2A38"/>
    <w:rsid w:val="001B5153"/>
    <w:rsid w:val="001B6D64"/>
    <w:rsid w:val="001B7CEE"/>
    <w:rsid w:val="001C2D3F"/>
    <w:rsid w:val="001C4F14"/>
    <w:rsid w:val="001C7DE6"/>
    <w:rsid w:val="001C7F74"/>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5F45"/>
    <w:rsid w:val="002778E3"/>
    <w:rsid w:val="002842F2"/>
    <w:rsid w:val="0028697E"/>
    <w:rsid w:val="002929EA"/>
    <w:rsid w:val="00295D54"/>
    <w:rsid w:val="002B326C"/>
    <w:rsid w:val="002B3A2B"/>
    <w:rsid w:val="002B4A35"/>
    <w:rsid w:val="002B7E70"/>
    <w:rsid w:val="002C3148"/>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92A1E"/>
    <w:rsid w:val="00692AFA"/>
    <w:rsid w:val="00694188"/>
    <w:rsid w:val="00697189"/>
    <w:rsid w:val="0069726A"/>
    <w:rsid w:val="00697B24"/>
    <w:rsid w:val="00697F70"/>
    <w:rsid w:val="006A0F5B"/>
    <w:rsid w:val="006A3EB9"/>
    <w:rsid w:val="006B0BA9"/>
    <w:rsid w:val="006B2B37"/>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C3A8E"/>
    <w:rsid w:val="007C450E"/>
    <w:rsid w:val="007C558F"/>
    <w:rsid w:val="007C6720"/>
    <w:rsid w:val="007D213C"/>
    <w:rsid w:val="007D4F37"/>
    <w:rsid w:val="007E1D46"/>
    <w:rsid w:val="007F2DFA"/>
    <w:rsid w:val="007F4799"/>
    <w:rsid w:val="007F6877"/>
    <w:rsid w:val="008023A3"/>
    <w:rsid w:val="008027A8"/>
    <w:rsid w:val="008046DB"/>
    <w:rsid w:val="00815C7B"/>
    <w:rsid w:val="00824408"/>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34CE"/>
    <w:rsid w:val="00A67FEF"/>
    <w:rsid w:val="00A70E48"/>
    <w:rsid w:val="00A71444"/>
    <w:rsid w:val="00A77E67"/>
    <w:rsid w:val="00A859CC"/>
    <w:rsid w:val="00A86E3F"/>
    <w:rsid w:val="00A87D1F"/>
    <w:rsid w:val="00A9124F"/>
    <w:rsid w:val="00A96F49"/>
    <w:rsid w:val="00AA39E4"/>
    <w:rsid w:val="00AA5ACA"/>
    <w:rsid w:val="00AB3E22"/>
    <w:rsid w:val="00AB6518"/>
    <w:rsid w:val="00AB723B"/>
    <w:rsid w:val="00AC6350"/>
    <w:rsid w:val="00AC68A5"/>
    <w:rsid w:val="00AC6AF4"/>
    <w:rsid w:val="00AC7BFD"/>
    <w:rsid w:val="00AC7FDA"/>
    <w:rsid w:val="00AD082B"/>
    <w:rsid w:val="00AD1AAC"/>
    <w:rsid w:val="00AE59AF"/>
    <w:rsid w:val="00AF0678"/>
    <w:rsid w:val="00AF6749"/>
    <w:rsid w:val="00AF72BF"/>
    <w:rsid w:val="00B00998"/>
    <w:rsid w:val="00B01475"/>
    <w:rsid w:val="00B01B2B"/>
    <w:rsid w:val="00B026DD"/>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51C22"/>
    <w:rsid w:val="00C54949"/>
    <w:rsid w:val="00C55E11"/>
    <w:rsid w:val="00C60D16"/>
    <w:rsid w:val="00C63817"/>
    <w:rsid w:val="00C659A5"/>
    <w:rsid w:val="00C70514"/>
    <w:rsid w:val="00C71446"/>
    <w:rsid w:val="00C7387E"/>
    <w:rsid w:val="00C7389A"/>
    <w:rsid w:val="00C80CE5"/>
    <w:rsid w:val="00C87C86"/>
    <w:rsid w:val="00C966A8"/>
    <w:rsid w:val="00CA1AAA"/>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E00510"/>
    <w:rsid w:val="00E01C54"/>
    <w:rsid w:val="00E02343"/>
    <w:rsid w:val="00E041FC"/>
    <w:rsid w:val="00E11614"/>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E06CD"/>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6</TotalTime>
  <Pages>32</Pages>
  <Words>8792</Words>
  <Characters>50117</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58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150</cp:revision>
  <dcterms:created xsi:type="dcterms:W3CDTF">2018-10-07T19:17:00Z</dcterms:created>
  <dcterms:modified xsi:type="dcterms:W3CDTF">2018-10-31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tDWUVdUN"/&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